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98B1D" w14:textId="45A1F754" w:rsidR="006F1E33" w:rsidRDefault="006F1E33" w:rsidP="00976F78">
      <w:r>
        <w:t>ALSO write another paper about the trend in effect size reporting – i.e., descriptive and over time.</w:t>
      </w:r>
    </w:p>
    <w:p w14:paraId="25927A81" w14:textId="5CC2080C" w:rsidR="006F1E33" w:rsidRDefault="006F1E33" w:rsidP="00976F78">
      <w:r>
        <w:t xml:space="preserve">Also write another paper about the trend in effect sizes reported in the literature over time. Are they in fact going </w:t>
      </w:r>
      <w:proofErr w:type="gramStart"/>
      <w:r>
        <w:t>down.</w:t>
      </w:r>
      <w:proofErr w:type="gramEnd"/>
      <w:r>
        <w:t xml:space="preserve"> </w:t>
      </w:r>
    </w:p>
    <w:p w14:paraId="7156FA6D" w14:textId="7AFA66A8" w:rsidR="001F3965" w:rsidRPr="00F55A14" w:rsidRDefault="001F3965" w:rsidP="00976F78">
      <w:r>
        <w:t xml:space="preserve">Maybe run them all through </w:t>
      </w:r>
      <w:proofErr w:type="spellStart"/>
      <w:r>
        <w:t>statcheck</w:t>
      </w:r>
      <w:proofErr w:type="spellEnd"/>
      <w:r>
        <w:t xml:space="preserve"> too? </w:t>
      </w:r>
      <w:r w:rsidR="00D23012">
        <w:t>Or at least the APA formatted ones.</w:t>
      </w:r>
    </w:p>
    <w:p w14:paraId="1E484D2C" w14:textId="1BE971C3" w:rsidR="00A81763" w:rsidRDefault="00A81763" w:rsidP="00976F78"/>
    <w:p w14:paraId="65BE102B" w14:textId="477F22A7" w:rsidR="00A81763" w:rsidRDefault="00A81763" w:rsidP="00976F78"/>
    <w:p w14:paraId="6FFD0871" w14:textId="1B096A1B" w:rsidR="00A81763" w:rsidRDefault="00A81763" w:rsidP="00976F78"/>
    <w:p w14:paraId="2C574D08" w14:textId="77777777" w:rsidR="006F1E33" w:rsidRDefault="006F1E33" w:rsidP="00976F78"/>
    <w:p w14:paraId="74DD6000" w14:textId="1603D6E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This is true despite the fact that Cohen never suggested using his benchmarks as anything but a last resort in power analysis or effect size interpretation</w:t>
      </w:r>
      <w:r w:rsidR="005C7D96">
        <w:t xml:space="preserve">. </w:t>
      </w:r>
    </w:p>
    <w:p w14:paraId="2A1FCF06" w14:textId="77777777" w:rsidR="00976F78" w:rsidRDefault="00976F78" w:rsidP="00976F78">
      <w:r>
        <w:t>E.g.; “When the above has not provided sufficient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despite the fact that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particular area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In order to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64C76616" w:rsidR="00714ECC" w:rsidRDefault="00DA7216" w:rsidP="007207C5">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0A44477" w14:textId="588E1E0E" w:rsidR="00B26C22" w:rsidRDefault="00B26C22" w:rsidP="007207C5">
      <w:r>
        <w:t xml:space="preserve">THINK ABOUT ESTIMATING EFFECT SIZES FROM THE TRUNCATED </w:t>
      </w:r>
      <w:r w:rsidR="00D30E63">
        <w:t>distributions</w:t>
      </w:r>
      <w:r w:rsidR="00842485">
        <w:t xml:space="preserve"> following </w:t>
      </w:r>
      <w:r w:rsidR="00D30E63">
        <w:t>Anderson &amp; Maxwell</w:t>
      </w:r>
    </w:p>
    <w:p w14:paraId="570053D7" w14:textId="429D33C6" w:rsidR="00B26C22" w:rsidRDefault="00B26C22" w:rsidP="007207C5"/>
    <w:p w14:paraId="23D81683" w14:textId="77777777" w:rsidR="00B26C22" w:rsidRDefault="00B26C22" w:rsidP="007207C5"/>
    <w:p w14:paraId="59834D5A" w14:textId="448CAE1C" w:rsidR="00DA7216" w:rsidRPr="00DF1A6C" w:rsidRDefault="00DF1A6C" w:rsidP="007207C5">
      <w:r>
        <w:rPr>
          <w:b/>
        </w:rPr>
        <w:t>Selection of journals</w:t>
      </w:r>
      <w:r w:rsidRPr="00DF1A6C">
        <w:t xml:space="preserve"> </w:t>
      </w:r>
    </w:p>
    <w:p w14:paraId="0FF412DF" w14:textId="663A06D1" w:rsidR="00962332" w:rsidRDefault="00DF1A6C" w:rsidP="007207C5">
      <w:pPr>
        <w:rPr>
          <w:rFonts w:ascii="Calibri" w:eastAsia="Times New Roman" w:hAnsi="Calibri" w:cs="Calibri"/>
          <w:color w:val="000000"/>
          <w:lang w:eastAsia="en-AU"/>
        </w:rPr>
      </w:pPr>
      <w:r>
        <w:t>The</w:t>
      </w:r>
      <w:r w:rsidR="00F948B8">
        <w:t xml:space="preserve"> titles of the</w:t>
      </w:r>
      <w:r>
        <w:t xml:space="preserve"> 3239 Journals included in the open access subset were hand searched, and all journals taking the topic of the behavioural science</w:t>
      </w:r>
      <w:r w:rsidR="00962332">
        <w:t xml:space="preserve"> were included. This search used a broad definition of behavioural science,</w:t>
      </w:r>
      <w:r>
        <w:t xml:space="preserve"> including education, cognitive, non-chemical-neuroscience, alcohol and substance abuse, </w:t>
      </w:r>
      <w:r w:rsidR="00136F6A">
        <w:t>speech pathology</w:t>
      </w:r>
      <w:r w:rsidR="00962332">
        <w:t xml:space="preserve"> and </w:t>
      </w:r>
      <w:r w:rsidR="00136F6A">
        <w:t>psychiatry</w:t>
      </w:r>
      <w:r w:rsidR="00962332">
        <w:t xml:space="preserve"> journals. However, this search did </w:t>
      </w:r>
      <w:r w:rsidR="00136F6A">
        <w:t>not includ</w:t>
      </w:r>
      <w:r w:rsidR="00962332">
        <w:t>e</w:t>
      </w:r>
      <w:r w:rsidR="00136F6A">
        <w:t xml:space="preserve"> </w:t>
      </w:r>
      <w:r>
        <w:t>Alzheimer’s and dementia</w:t>
      </w:r>
      <w:r w:rsidR="00136F6A">
        <w:t xml:space="preserve"> / </w:t>
      </w:r>
      <w:proofErr w:type="spellStart"/>
      <w:r w:rsidR="00136F6A">
        <w:t>gentrology</w:t>
      </w:r>
      <w:proofErr w:type="spellEnd"/>
      <w:r w:rsidR="00136F6A">
        <w:t xml:space="preserve"> journals</w:t>
      </w:r>
      <w:r w:rsidR="00962332">
        <w:t xml:space="preserve">. </w:t>
      </w:r>
      <w:r w:rsidR="00F948B8">
        <w:t>The ‘about’ page was checked for all journals</w:t>
      </w:r>
      <w:r w:rsidR="0069661C">
        <w:t xml:space="preserve"> where the </w:t>
      </w:r>
      <w:r w:rsidR="00EE6C25">
        <w:t>research domain was not identifiable from the title</w:t>
      </w:r>
      <w:r w:rsidR="00F948B8">
        <w:rPr>
          <w:rFonts w:ascii="Calibri" w:eastAsia="Times New Roman" w:hAnsi="Calibri" w:cs="Calibri"/>
          <w:color w:val="000000"/>
          <w:lang w:eastAsia="en-AU"/>
        </w:rPr>
        <w:t xml:space="preserve"> </w:t>
      </w:r>
      <w:r w:rsidR="00F948B8">
        <w:t>(e.g., “</w:t>
      </w:r>
      <w:r w:rsidR="00F948B8" w:rsidRPr="00EE6C25">
        <w:rPr>
          <w:rFonts w:ascii="Calibri" w:eastAsia="Times New Roman" w:hAnsi="Calibri" w:cs="Calibri"/>
          <w:color w:val="000000"/>
          <w:lang w:eastAsia="en-AU"/>
        </w:rPr>
        <w:t>ESMO Open</w:t>
      </w:r>
      <w:r w:rsidR="00F948B8">
        <w:rPr>
          <w:rFonts w:ascii="Calibri" w:eastAsia="Times New Roman" w:hAnsi="Calibri" w:cs="Calibri"/>
          <w:color w:val="000000"/>
          <w:lang w:eastAsia="en-AU"/>
        </w:rPr>
        <w:t xml:space="preserve"> journals”, “</w:t>
      </w:r>
      <w:r w:rsidR="00F948B8" w:rsidRPr="00EE6C25">
        <w:rPr>
          <w:rFonts w:ascii="Calibri" w:eastAsia="Times New Roman" w:hAnsi="Calibri" w:cs="Calibri"/>
          <w:color w:val="000000"/>
          <w:lang w:eastAsia="en-AU"/>
        </w:rPr>
        <w:t>The FASEB Journal</w:t>
      </w:r>
      <w:r w:rsidR="00F948B8">
        <w:rPr>
          <w:rFonts w:ascii="Calibri" w:eastAsia="Times New Roman" w:hAnsi="Calibri" w:cs="Calibri"/>
          <w:color w:val="000000"/>
          <w:lang w:eastAsia="en-AU"/>
        </w:rPr>
        <w:t>”, etc.)</w:t>
      </w:r>
      <w:r w:rsidR="00F948B8">
        <w:rPr>
          <w:rFonts w:ascii="Calibri" w:eastAsia="Times New Roman" w:hAnsi="Calibri" w:cs="Calibri"/>
          <w:color w:val="000000"/>
          <w:lang w:eastAsia="en-AU"/>
        </w:rPr>
        <w:t xml:space="preserve">. </w:t>
      </w:r>
      <w:r w:rsidR="00C509D9">
        <w:rPr>
          <w:rFonts w:ascii="Calibri" w:eastAsia="Times New Roman" w:hAnsi="Calibri" w:cs="Calibri"/>
          <w:color w:val="000000"/>
          <w:lang w:eastAsia="en-AU"/>
        </w:rPr>
        <w:t xml:space="preserve"> </w:t>
      </w:r>
      <w:r w:rsidR="00962332">
        <w:rPr>
          <w:rFonts w:ascii="Calibri" w:eastAsia="Times New Roman" w:hAnsi="Calibri" w:cs="Calibri"/>
          <w:color w:val="000000"/>
          <w:lang w:eastAsia="en-AU"/>
        </w:rPr>
        <w:t xml:space="preserve">After this, journals were excluded if none of the included articles had their full text </w:t>
      </w:r>
      <w:r w:rsidR="00C509D9">
        <w:rPr>
          <w:rFonts w:ascii="Calibri" w:eastAsia="Times New Roman" w:hAnsi="Calibri" w:cs="Calibri"/>
          <w:color w:val="000000"/>
          <w:lang w:eastAsia="en-AU"/>
        </w:rPr>
        <w:t>available</w:t>
      </w:r>
      <w:r w:rsidR="00962332">
        <w:rPr>
          <w:rFonts w:ascii="Calibri" w:eastAsia="Times New Roman" w:hAnsi="Calibri" w:cs="Calibri"/>
          <w:color w:val="000000"/>
          <w:lang w:eastAsia="en-AU"/>
        </w:rPr>
        <w:t xml:space="preserve">. This left x articles, nested within x journals. </w:t>
      </w:r>
    </w:p>
    <w:p w14:paraId="7AE16254" w14:textId="77777777" w:rsidR="00962332" w:rsidRPr="009B369A" w:rsidRDefault="00962332" w:rsidP="007207C5">
      <w:pPr>
        <w:rPr>
          <w:rFonts w:ascii="Calibri" w:eastAsia="Times New Roman" w:hAnsi="Calibri" w:cs="Calibri"/>
          <w:color w:val="000000"/>
          <w:lang w:eastAsia="en-AU"/>
        </w:rPr>
      </w:pPr>
    </w:p>
    <w:p w14:paraId="1C6763AA" w14:textId="797A68B1" w:rsidR="009B369A" w:rsidRDefault="00714ECC" w:rsidP="00714ECC">
      <w:r>
        <w:t>See Addressing the “Replication Crisis”: Using Original Studies to Design Replication Studies with Appropriate Statistical Power Samantha F. Anderson &amp; Scott E. Maxwell</w:t>
      </w:r>
    </w:p>
    <w:p w14:paraId="2404FF85" w14:textId="6ECB4996" w:rsidR="009B369A" w:rsidRDefault="009B369A" w:rsidP="00714ECC"/>
    <w:p w14:paraId="07D2E925" w14:textId="77777777" w:rsidR="009B369A" w:rsidRPr="00623118" w:rsidRDefault="009B369A" w:rsidP="00714ECC"/>
    <w:p w14:paraId="4556F232" w14:textId="6155340A" w:rsidR="007207C5" w:rsidRDefault="00DA7216" w:rsidP="00DA7216">
      <w:pPr>
        <w:spacing w:line="360" w:lineRule="auto"/>
      </w:pPr>
      <w:r>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SUBTASK – calculate average effect size decrease from all of the large reproducibility projects</w:t>
      </w:r>
    </w:p>
    <w:p w14:paraId="2C017728" w14:textId="313C7533" w:rsidR="00B74016" w:rsidRDefault="00B74016">
      <w:pPr>
        <w:rPr>
          <w:rFonts w:eastAsiaTheme="minorEastAsia"/>
        </w:rPr>
      </w:pPr>
    </w:p>
    <w:p w14:paraId="6CCE6787" w14:textId="0219F68F" w:rsidR="005223E1" w:rsidRDefault="005223E1">
      <w:pPr>
        <w:rPr>
          <w:rFonts w:eastAsiaTheme="minorEastAsia"/>
        </w:rPr>
      </w:pPr>
      <w:r>
        <w:rPr>
          <w:rFonts w:eastAsiaTheme="minorEastAsia"/>
        </w:rPr>
        <w:t xml:space="preserve">Effect size information: </w:t>
      </w:r>
    </w:p>
    <w:p w14:paraId="3914875E" w14:textId="323EDF10" w:rsidR="005223E1" w:rsidRDefault="005223E1">
      <w:pPr>
        <w:rPr>
          <w:rFonts w:eastAsiaTheme="minorEastAsia"/>
        </w:rPr>
      </w:pPr>
      <w:r w:rsidRPr="005223E1">
        <w:rPr>
          <w:rFonts w:eastAsiaTheme="minorEastAsia"/>
        </w:rPr>
        <w:lastRenderedPageBreak/>
        <w:t xml:space="preserve">Converting F-value from ANOVA to </w:t>
      </w:r>
      <w:proofErr w:type="spellStart"/>
      <w:r w:rsidRPr="005223E1">
        <w:rPr>
          <w:rFonts w:eastAsiaTheme="minorEastAsia"/>
        </w:rPr>
        <w:t>cohen's</w:t>
      </w:r>
      <w:proofErr w:type="spellEnd"/>
      <w:r w:rsidRPr="005223E1">
        <w:rPr>
          <w:rFonts w:eastAsiaTheme="minorEastAsia"/>
        </w:rPr>
        <w:t xml:space="preserve"> d in meta-analysis (</w:t>
      </w:r>
      <w:proofErr w:type="spellStart"/>
      <w:r w:rsidRPr="005223E1">
        <w:rPr>
          <w:rFonts w:eastAsiaTheme="minorEastAsia"/>
        </w:rPr>
        <w:t>metafor</w:t>
      </w:r>
      <w:proofErr w:type="spellEnd"/>
      <w:r w:rsidRPr="005223E1">
        <w:rPr>
          <w:rFonts w:eastAsiaTheme="minorEastAsia"/>
        </w:rPr>
        <w:t>-package)</w:t>
      </w:r>
      <w:r>
        <w:rPr>
          <w:rFonts w:eastAsiaTheme="minorEastAsia"/>
        </w:rPr>
        <w:t xml:space="preserve"> </w:t>
      </w:r>
      <w:hyperlink r:id="rId4" w:history="1">
        <w:r w:rsidRPr="00AD6A1E">
          <w:rPr>
            <w:rStyle w:val="Hyperlink"/>
            <w:rFonts w:eastAsiaTheme="minorEastAsia"/>
          </w:rPr>
          <w:t>https://stat.ethz.ch/pipermail/r-help/2011-July/284933.html</w:t>
        </w:r>
      </w:hyperlink>
    </w:p>
    <w:p w14:paraId="6E955133" w14:textId="31002B0D" w:rsidR="005223E1" w:rsidRDefault="005223E1">
      <w:pPr>
        <w:rPr>
          <w:rFonts w:eastAsiaTheme="minorEastAsia"/>
          <w:b/>
        </w:rPr>
      </w:pPr>
    </w:p>
    <w:p w14:paraId="6E805B13" w14:textId="454D1F83" w:rsidR="005223E1" w:rsidRDefault="005223E1">
      <w:pPr>
        <w:rPr>
          <w:rFonts w:eastAsiaTheme="minorEastAsia"/>
          <w:b/>
        </w:rPr>
      </w:pPr>
      <w:r>
        <w:rPr>
          <w:rFonts w:eastAsiaTheme="minorEastAsia"/>
          <w:b/>
        </w:rPr>
        <w:t xml:space="preserve">Common effect size conversions: </w:t>
      </w:r>
    </w:p>
    <w:p w14:paraId="3ABEBF1B" w14:textId="213B346D" w:rsidR="005223E1" w:rsidRDefault="001138D5">
      <w:pPr>
        <w:rPr>
          <w:rFonts w:eastAsiaTheme="minorEastAsia"/>
          <w:b/>
        </w:rPr>
      </w:pPr>
      <w:hyperlink r:id="rId5" w:history="1">
        <w:r w:rsidR="00E6322F" w:rsidRPr="00AD6A1E">
          <w:rPr>
            <w:rStyle w:val="Hyperlink"/>
            <w:rFonts w:eastAsiaTheme="minorEastAsia"/>
            <w:b/>
          </w:rPr>
          <w:t>https://www.soph.uab.edu/sites/edu.ssg/files/People/MBeasley/Courses/EffectSizeConversion.pdf</w:t>
        </w:r>
      </w:hyperlink>
      <w:r w:rsidR="00E6322F">
        <w:rPr>
          <w:rFonts w:eastAsiaTheme="minorEastAsia"/>
          <w:b/>
        </w:rPr>
        <w:t xml:space="preserve"> </w:t>
      </w:r>
    </w:p>
    <w:p w14:paraId="17BFFC83" w14:textId="2F9DBEE4" w:rsidR="00E6322F" w:rsidRDefault="00E6322F">
      <w:pPr>
        <w:rPr>
          <w:rFonts w:eastAsiaTheme="minorEastAsia"/>
          <w:b/>
        </w:rPr>
      </w:pPr>
    </w:p>
    <w:p w14:paraId="51B10DAA" w14:textId="77777777" w:rsidR="00E6322F" w:rsidRPr="005223E1" w:rsidRDefault="00E6322F">
      <w:pPr>
        <w:rPr>
          <w:rFonts w:eastAsiaTheme="minorEastAsia"/>
          <w:b/>
        </w:rPr>
      </w:pPr>
    </w:p>
    <w:p w14:paraId="2CB1C672" w14:textId="53383F8F" w:rsidR="0002274C" w:rsidRDefault="0002274C">
      <w:pPr>
        <w:rPr>
          <w:rFonts w:eastAsiaTheme="minorEastAsia"/>
        </w:rPr>
      </w:pPr>
    </w:p>
    <w:p w14:paraId="2FEB422B" w14:textId="75456A6C" w:rsidR="00A81763" w:rsidRDefault="00A81763">
      <w:pPr>
        <w:rPr>
          <w:rFonts w:eastAsiaTheme="minorEastAsia"/>
        </w:rPr>
      </w:pPr>
      <w:r>
        <w:rPr>
          <w:rFonts w:eastAsiaTheme="minorEastAsia"/>
        </w:rPr>
        <w:t xml:space="preserve">50 articles were </w:t>
      </w:r>
      <w:proofErr w:type="gramStart"/>
      <w:r>
        <w:rPr>
          <w:rFonts w:eastAsiaTheme="minorEastAsia"/>
        </w:rPr>
        <w:t>examined</w:t>
      </w:r>
      <w:proofErr w:type="gramEnd"/>
      <w:r>
        <w:rPr>
          <w:rFonts w:eastAsiaTheme="minorEastAsia"/>
        </w:rPr>
        <w:t xml:space="preserve"> and the program was altered to fit the value, </w:t>
      </w:r>
    </w:p>
    <w:p w14:paraId="03109A23" w14:textId="12CBF134" w:rsidR="003E23B1" w:rsidRDefault="003E23B1">
      <w:pPr>
        <w:rPr>
          <w:rFonts w:eastAsiaTheme="minorEastAsia"/>
        </w:rPr>
      </w:pPr>
      <w:r>
        <w:rPr>
          <w:rFonts w:eastAsiaTheme="minorEastAsia"/>
        </w:rPr>
        <w:t xml:space="preserve">These manually extracted values were added to a table, which was used as a test for each paper – i.e., the extraction was changed based on these first 50 papers, and then was confirmed on a further 50 which were also manually extracted. </w:t>
      </w:r>
    </w:p>
    <w:p w14:paraId="103BB6FA" w14:textId="7F171F67" w:rsidR="001138D5" w:rsidRDefault="001138D5">
      <w:pPr>
        <w:rPr>
          <w:rFonts w:eastAsiaTheme="minorEastAsia"/>
        </w:rPr>
      </w:pPr>
      <w:r>
        <w:rPr>
          <w:rFonts w:eastAsiaTheme="minorEastAsia"/>
        </w:rPr>
        <w:t xml:space="preserve">The 100 papers to be examined were extracted in random order. </w:t>
      </w:r>
    </w:p>
    <w:p w14:paraId="351CB060" w14:textId="77777777" w:rsidR="001138D5" w:rsidRDefault="001138D5">
      <w:pPr>
        <w:rPr>
          <w:rFonts w:eastAsiaTheme="minorEastAsia"/>
        </w:rPr>
      </w:pPr>
      <w:bookmarkStart w:id="0" w:name="_GoBack"/>
      <w:bookmarkEnd w:id="0"/>
    </w:p>
    <w:p w14:paraId="0C09E614" w14:textId="72CC4BFA" w:rsidR="001138D5" w:rsidRDefault="001138D5">
      <w:pPr>
        <w:rPr>
          <w:rFonts w:eastAsiaTheme="minorEastAsia"/>
        </w:rPr>
      </w:pPr>
    </w:p>
    <w:p w14:paraId="228BB74C" w14:textId="77777777" w:rsidR="001138D5" w:rsidRDefault="001138D5">
      <w:pPr>
        <w:rPr>
          <w:rFonts w:eastAsiaTheme="minorEastAsia"/>
        </w:rPr>
      </w:pPr>
    </w:p>
    <w:p w14:paraId="36A8F07B" w14:textId="4D55B17A" w:rsidR="00A81763" w:rsidRDefault="00A81763">
      <w:pPr>
        <w:rPr>
          <w:rFonts w:eastAsiaTheme="minorEastAsia"/>
        </w:rPr>
      </w:pPr>
      <w:proofErr w:type="spellStart"/>
      <w:r>
        <w:rPr>
          <w:rFonts w:eastAsiaTheme="minorEastAsia"/>
        </w:rPr>
        <w:t>Statcheck</w:t>
      </w:r>
      <w:proofErr w:type="spellEnd"/>
      <w:r>
        <w:rPr>
          <w:rFonts w:eastAsiaTheme="minorEastAsia"/>
        </w:rPr>
        <w:t xml:space="preserve">, which extracts all tests statistics with associated </w:t>
      </w:r>
      <w:r w:rsidR="00EC7788">
        <w:rPr>
          <w:rFonts w:eastAsiaTheme="minorEastAsia"/>
        </w:rPr>
        <w:t xml:space="preserve">p values was used to assess – [report the sensitivity and specificity of </w:t>
      </w:r>
      <w:proofErr w:type="spellStart"/>
      <w:r w:rsidR="00EC7788">
        <w:rPr>
          <w:rFonts w:eastAsiaTheme="minorEastAsia"/>
        </w:rPr>
        <w:t>statcheck</w:t>
      </w:r>
      <w:proofErr w:type="spellEnd"/>
      <w:r w:rsidR="00EC7788">
        <w:rPr>
          <w:rFonts w:eastAsiaTheme="minorEastAsia"/>
        </w:rPr>
        <w:t>, and then compare with the current output – we get everything that they get + more]</w:t>
      </w:r>
    </w:p>
    <w:p w14:paraId="1465BFE2" w14:textId="1E7F05AA" w:rsidR="00F910F9" w:rsidRDefault="00F910F9">
      <w:pPr>
        <w:rPr>
          <w:rFonts w:eastAsiaTheme="minorEastAsia"/>
        </w:rPr>
      </w:pPr>
    </w:p>
    <w:p w14:paraId="0A0905F4" w14:textId="01413933" w:rsidR="00F910F9" w:rsidRDefault="00F910F9">
      <w:pPr>
        <w:rPr>
          <w:rFonts w:eastAsiaTheme="minorEastAsia"/>
        </w:rPr>
      </w:pPr>
    </w:p>
    <w:p w14:paraId="3E3BF76D" w14:textId="1D8FD649" w:rsidR="005223E1" w:rsidRDefault="005223E1">
      <w:pPr>
        <w:rPr>
          <w:rFonts w:eastAsiaTheme="minorEastAsia"/>
        </w:rPr>
      </w:pPr>
    </w:p>
    <w:p w14:paraId="321C6A9D" w14:textId="77777777" w:rsidR="005223E1" w:rsidRDefault="005223E1">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lastRenderedPageBreak/>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1138D5"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lastRenderedPageBreak/>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definitely errors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r>
        <w:t xml:space="preserve">In order to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particular typ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6"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lastRenderedPageBreak/>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0DCC1171"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6A9C"/>
    <w:rsid w:val="00105D2D"/>
    <w:rsid w:val="001138D5"/>
    <w:rsid w:val="00136F6A"/>
    <w:rsid w:val="001641C3"/>
    <w:rsid w:val="00170471"/>
    <w:rsid w:val="001A30F6"/>
    <w:rsid w:val="001D7096"/>
    <w:rsid w:val="001F3965"/>
    <w:rsid w:val="002108FF"/>
    <w:rsid w:val="00217110"/>
    <w:rsid w:val="0022454F"/>
    <w:rsid w:val="00296098"/>
    <w:rsid w:val="002E2197"/>
    <w:rsid w:val="0030704E"/>
    <w:rsid w:val="00314C95"/>
    <w:rsid w:val="00322CD6"/>
    <w:rsid w:val="003406A9"/>
    <w:rsid w:val="003A6EB9"/>
    <w:rsid w:val="003E23B1"/>
    <w:rsid w:val="00471818"/>
    <w:rsid w:val="00483640"/>
    <w:rsid w:val="004B1F48"/>
    <w:rsid w:val="004B4706"/>
    <w:rsid w:val="004C1BAC"/>
    <w:rsid w:val="00503EF4"/>
    <w:rsid w:val="005223E1"/>
    <w:rsid w:val="0053389C"/>
    <w:rsid w:val="00541BBE"/>
    <w:rsid w:val="00564520"/>
    <w:rsid w:val="005828B0"/>
    <w:rsid w:val="005B411C"/>
    <w:rsid w:val="005B7C76"/>
    <w:rsid w:val="005C7D96"/>
    <w:rsid w:val="005E2042"/>
    <w:rsid w:val="005F092A"/>
    <w:rsid w:val="00623118"/>
    <w:rsid w:val="006810C8"/>
    <w:rsid w:val="006952A8"/>
    <w:rsid w:val="0069661C"/>
    <w:rsid w:val="006A6784"/>
    <w:rsid w:val="006C5E1C"/>
    <w:rsid w:val="006F1E33"/>
    <w:rsid w:val="00714ECC"/>
    <w:rsid w:val="00717FB2"/>
    <w:rsid w:val="007207C5"/>
    <w:rsid w:val="00741791"/>
    <w:rsid w:val="007773C4"/>
    <w:rsid w:val="007B2141"/>
    <w:rsid w:val="0081261D"/>
    <w:rsid w:val="00824714"/>
    <w:rsid w:val="00842485"/>
    <w:rsid w:val="0092271D"/>
    <w:rsid w:val="00924AC6"/>
    <w:rsid w:val="00932AC8"/>
    <w:rsid w:val="00962332"/>
    <w:rsid w:val="00976F78"/>
    <w:rsid w:val="009B04A2"/>
    <w:rsid w:val="009B369A"/>
    <w:rsid w:val="009D3A55"/>
    <w:rsid w:val="00A00227"/>
    <w:rsid w:val="00A03D9F"/>
    <w:rsid w:val="00A23672"/>
    <w:rsid w:val="00A80D58"/>
    <w:rsid w:val="00A81763"/>
    <w:rsid w:val="00AA5136"/>
    <w:rsid w:val="00AB65F5"/>
    <w:rsid w:val="00B26C22"/>
    <w:rsid w:val="00B74016"/>
    <w:rsid w:val="00BB1083"/>
    <w:rsid w:val="00BC08FA"/>
    <w:rsid w:val="00BD0FC2"/>
    <w:rsid w:val="00BD6DC8"/>
    <w:rsid w:val="00C15456"/>
    <w:rsid w:val="00C509D9"/>
    <w:rsid w:val="00CC2D1F"/>
    <w:rsid w:val="00CC6431"/>
    <w:rsid w:val="00CE7EC7"/>
    <w:rsid w:val="00D23012"/>
    <w:rsid w:val="00D30E63"/>
    <w:rsid w:val="00D43311"/>
    <w:rsid w:val="00D6357B"/>
    <w:rsid w:val="00D73CFC"/>
    <w:rsid w:val="00D87DC9"/>
    <w:rsid w:val="00DA25A5"/>
    <w:rsid w:val="00DA7216"/>
    <w:rsid w:val="00DF1A6C"/>
    <w:rsid w:val="00E0144F"/>
    <w:rsid w:val="00E309BB"/>
    <w:rsid w:val="00E6322F"/>
    <w:rsid w:val="00E72CD1"/>
    <w:rsid w:val="00EC7788"/>
    <w:rsid w:val="00EE6C25"/>
    <w:rsid w:val="00EF30DE"/>
    <w:rsid w:val="00F42143"/>
    <w:rsid w:val="00F44A14"/>
    <w:rsid w:val="00F53E49"/>
    <w:rsid w:val="00F55A14"/>
    <w:rsid w:val="00F82779"/>
    <w:rsid w:val="00F85C59"/>
    <w:rsid w:val="00F910F9"/>
    <w:rsid w:val="00F948B8"/>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568146392">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1746760857">
      <w:bodyDiv w:val="1"/>
      <w:marLeft w:val="0"/>
      <w:marRight w:val="0"/>
      <w:marTop w:val="0"/>
      <w:marBottom w:val="0"/>
      <w:divBdr>
        <w:top w:val="none" w:sz="0" w:space="0" w:color="auto"/>
        <w:left w:val="none" w:sz="0" w:space="0" w:color="auto"/>
        <w:bottom w:val="none" w:sz="0" w:space="0" w:color="auto"/>
        <w:right w:val="none" w:sz="0" w:space="0" w:color="auto"/>
      </w:divBdr>
    </w:div>
    <w:div w:id="2063749759">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hrmr.2016.09.013" TargetMode="External"/><Relationship Id="rId5" Type="http://schemas.openxmlformats.org/officeDocument/2006/relationships/hyperlink" Target="https://www.soph.uab.edu/sites/edu.ssg/files/People/MBeasley/Courses/EffectSizeConversion.pdf" TargetMode="External"/><Relationship Id="rId4" Type="http://schemas.openxmlformats.org/officeDocument/2006/relationships/hyperlink" Target="https://stat.ethz.ch/pipermail/r-help/2011-July/28493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4</TotalTime>
  <Pages>7</Pages>
  <Words>3818</Words>
  <Characters>21765</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69</cp:revision>
  <dcterms:created xsi:type="dcterms:W3CDTF">2018-08-06T03:48:00Z</dcterms:created>
  <dcterms:modified xsi:type="dcterms:W3CDTF">2019-02-17T23:05:00Z</dcterms:modified>
</cp:coreProperties>
</file>